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1EC86C5C" w:rsidR="00A26520" w:rsidRDefault="00A26520">
      <w:r w:rsidRPr="00554190">
        <w:rPr>
          <w:b/>
        </w:rPr>
        <w:t>Date</w:t>
      </w:r>
      <w:r w:rsidR="0074593E" w:rsidRPr="00554190">
        <w:rPr>
          <w:b/>
        </w:rPr>
        <w:t>:</w:t>
      </w:r>
      <w:r w:rsidR="00EE506E">
        <w:t xml:space="preserve">  </w:t>
      </w:r>
      <w:r w:rsidR="00490C4E">
        <w:t>7</w:t>
      </w:r>
      <w:r w:rsidR="00471366">
        <w:t xml:space="preserve"> August</w:t>
      </w:r>
      <w:r w:rsidR="00377179">
        <w:t xml:space="preserve">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w:t>
      </w:r>
      <w:proofErr w:type="gramStart"/>
      <w:r w:rsidRPr="00EE506E">
        <w:t>to</w:t>
      </w:r>
      <w:proofErr w:type="gramEnd"/>
      <w:r w:rsidRPr="00EE506E">
        <w:t xml:space="preserve">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751F42">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751F42">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751F42">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751F42">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751F42">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751F42">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751F42">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751F42">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751F42">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751F42">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751F42">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751F42">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751F42">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751F42">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A07B7B" w14:paraId="030BFEAA" w14:textId="77777777" w:rsidTr="00DD02AA">
        <w:tc>
          <w:tcPr>
            <w:tcW w:w="1005" w:type="dxa"/>
          </w:tcPr>
          <w:p w14:paraId="5B72E9C2" w14:textId="7E358118" w:rsidR="00A07B7B" w:rsidRDefault="00A07B7B" w:rsidP="005C0353">
            <w:r>
              <w:t>4</w:t>
            </w:r>
          </w:p>
        </w:tc>
        <w:tc>
          <w:tcPr>
            <w:tcW w:w="1970" w:type="dxa"/>
          </w:tcPr>
          <w:p w14:paraId="627E98E2" w14:textId="65A65E8B" w:rsidR="00A07B7B" w:rsidRDefault="00A07B7B" w:rsidP="005C0353">
            <w:r>
              <w:t>7 august 2016</w:t>
            </w:r>
          </w:p>
        </w:tc>
        <w:tc>
          <w:tcPr>
            <w:tcW w:w="1909" w:type="dxa"/>
          </w:tcPr>
          <w:p w14:paraId="2DBBF50A" w14:textId="3A85EFC2" w:rsidR="00A07B7B" w:rsidRDefault="00A07B7B" w:rsidP="005C0353">
            <w:r>
              <w:t>Ian Wong, Martijn Schuemie</w:t>
            </w:r>
          </w:p>
        </w:tc>
        <w:tc>
          <w:tcPr>
            <w:tcW w:w="4999" w:type="dxa"/>
          </w:tcPr>
          <w:p w14:paraId="3C881536" w14:textId="5213C7D3" w:rsidR="00A07B7B" w:rsidRDefault="005E299D" w:rsidP="005C0353">
            <w:r>
              <w:t>M</w:t>
            </w:r>
            <w:r w:rsidR="00A07B7B">
              <w:t>odifications to drug cla</w:t>
            </w:r>
            <w:r w:rsidR="009670BE">
              <w:t>ssification after manual review:</w:t>
            </w:r>
          </w:p>
          <w:p w14:paraId="219613D6" w14:textId="1C15EBF2" w:rsidR="009670BE" w:rsidRDefault="0044158D"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44158D" w:rsidRDefault="0044158D" w:rsidP="0044158D">
            <w:pPr>
              <w:pStyle w:val="ListParagraph"/>
              <w:numPr>
                <w:ilvl w:val="0"/>
                <w:numId w:val="7"/>
              </w:numPr>
            </w:pPr>
            <w:r>
              <w:t>Removed all vaccines from antiinfectives</w:t>
            </w:r>
          </w:p>
          <w:p w14:paraId="41209387" w14:textId="785C32AD" w:rsidR="0044158D" w:rsidRDefault="0044158D" w:rsidP="00996EEC">
            <w:pPr>
              <w:pStyle w:val="ListParagraph"/>
              <w:numPr>
                <w:ilvl w:val="0"/>
                <w:numId w:val="7"/>
              </w:numPr>
            </w:pPr>
            <w:r>
              <w:t>Removed aspirin</w:t>
            </w:r>
            <w:r w:rsidR="00996EEC">
              <w:t xml:space="preserve">, iloprost, and </w:t>
            </w:r>
            <w:r w:rsidR="00996EEC" w:rsidRPr="00996EEC">
              <w:t>treprostinil</w:t>
            </w:r>
            <w:r>
              <w:t xml:space="preserve"> from a</w:t>
            </w:r>
            <w:r w:rsidRPr="0044158D">
              <w:t>ntithrombotic agents</w:t>
            </w:r>
          </w:p>
          <w:p w14:paraId="215DF5A8" w14:textId="41121AEB" w:rsidR="0044158D" w:rsidRDefault="0044158D" w:rsidP="0044158D">
            <w:pPr>
              <w:pStyle w:val="ListParagraph"/>
              <w:numPr>
                <w:ilvl w:val="0"/>
                <w:numId w:val="7"/>
              </w:numPr>
            </w:pPr>
            <w:r>
              <w:t xml:space="preserve">Removed </w:t>
            </w:r>
            <w:r w:rsidRPr="0044158D">
              <w:t>epinastine</w:t>
            </w:r>
            <w:r>
              <w:t xml:space="preserve"> from adrenergics</w:t>
            </w:r>
          </w:p>
          <w:p w14:paraId="6E9F8FB8" w14:textId="1596DA1B" w:rsidR="0044158D" w:rsidRDefault="00BC318A"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BC318A" w:rsidRDefault="000B08B3" w:rsidP="00BC318A">
            <w:pPr>
              <w:pStyle w:val="ListParagraph"/>
              <w:numPr>
                <w:ilvl w:val="0"/>
                <w:numId w:val="7"/>
              </w:numPr>
            </w:pPr>
            <w:r>
              <w:t>Removed ‘combinations’ from antibiotics</w:t>
            </w:r>
          </w:p>
          <w:p w14:paraId="5A335C8A" w14:textId="4DD92E6E" w:rsidR="009F5FDD" w:rsidRDefault="009F5FDD"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44158D" w:rsidRDefault="00996EEC"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F40D6" w14:paraId="3A9F6D27" w14:textId="77777777" w:rsidTr="00DD02AA">
        <w:tc>
          <w:tcPr>
            <w:tcW w:w="1005" w:type="dxa"/>
          </w:tcPr>
          <w:p w14:paraId="1C2C02A6" w14:textId="47AE77F3"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3" w:name="_Toc448924518"/>
      <w:r>
        <w:t>Background</w:t>
      </w:r>
      <w:bookmarkEnd w:id="2"/>
      <w:bookmarkEnd w:id="3"/>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t>
      </w:r>
      <w:r w:rsidR="00C5498A">
        <w:lastRenderedPageBreak/>
        <w:t xml:space="preserve">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4" w:name="_Toc405127686"/>
      <w:bookmarkStart w:id="5" w:name="_Toc448924519"/>
      <w:r>
        <w:t>Objective</w:t>
      </w:r>
      <w:bookmarkEnd w:id="4"/>
      <w:bookmarkEnd w:id="5"/>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6" w:name="_Toc405127687"/>
      <w:bookmarkStart w:id="7" w:name="_Toc448924520"/>
      <w:r>
        <w:t>Data sources</w:t>
      </w:r>
      <w:bookmarkEnd w:id="6"/>
      <w:bookmarkEnd w:id="7"/>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8" w:name="_Toc448924521"/>
      <w:r>
        <w:t>Ajou University School of Medicine (AUSOM)</w:t>
      </w:r>
      <w:bookmarkEnd w:id="8"/>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751F42"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9" w:name="_Toc448924522"/>
      <w:r>
        <w:t>Hong Kong Clinical Data</w:t>
      </w:r>
      <w:r w:rsidR="003B63A9">
        <w:t xml:space="preserve"> Analysis</w:t>
      </w:r>
      <w:r>
        <w:t xml:space="preserve"> and Reporting System (CDARS)</w:t>
      </w:r>
      <w:bookmarkEnd w:id="9"/>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w:t>
      </w:r>
      <w:r w:rsidR="003459DE" w:rsidRPr="003459DE">
        <w:lastRenderedPageBreak/>
        <w:t>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0" w:name="_Toc448924523"/>
      <w:r>
        <w:t>Japan Medical Data Center (JMDC)</w:t>
      </w:r>
      <w:bookmarkEnd w:id="10"/>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1" w:name="_Toc448924524"/>
      <w:r>
        <w:t>T</w:t>
      </w:r>
      <w:r w:rsidRPr="003C4AF4">
        <w:t>aiwan’s National Health Insurance Research Database (NHIRD)</w:t>
      </w:r>
      <w:bookmarkEnd w:id="11"/>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2" w:name="_Toc448924525"/>
      <w:r>
        <w:t xml:space="preserve">Australian </w:t>
      </w:r>
      <w:r w:rsidR="003A5D01">
        <w:t>Pharmaceutical</w:t>
      </w:r>
      <w:r>
        <w:t xml:space="preserve"> Benefits Scheme</w:t>
      </w:r>
      <w:r w:rsidR="00AD54AE">
        <w:t xml:space="preserve"> (PBS)</w:t>
      </w:r>
      <w:r>
        <w:t xml:space="preserve"> 10% Sample Data</w:t>
      </w:r>
      <w:bookmarkEnd w:id="12"/>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w:t>
      </w:r>
      <w:r w:rsidRPr="00117FE9">
        <w:lastRenderedPageBreak/>
        <w:t xml:space="preserve">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3" w:name="_Toc448924526"/>
      <w:bookmarkStart w:id="14" w:name="_Toc405127688"/>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5" w:name="_Toc448924527"/>
      <w:r>
        <w:t>Population</w:t>
      </w:r>
      <w:bookmarkEnd w:id="14"/>
      <w:bookmarkEnd w:id="15"/>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6" w:name="_Toc405127692"/>
      <w:bookmarkStart w:id="17" w:name="_Toc448924528"/>
      <w:r>
        <w:t>Methods</w:t>
      </w:r>
      <w:bookmarkEnd w:id="16"/>
      <w:bookmarkEnd w:id="17"/>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lastRenderedPageBreak/>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8" w:name="_Toc448924529"/>
      <w:r>
        <w:t xml:space="preserve">Table </w:t>
      </w:r>
      <w:r w:rsidR="00854C82">
        <w:t xml:space="preserve">and figure </w:t>
      </w:r>
      <w:r>
        <w:t>shells</w:t>
      </w:r>
      <w:bookmarkEnd w:id="18"/>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gramStart"/>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proofErr w:type="gramEnd"/>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9" w:name="_Toc448924530"/>
      <w:r>
        <w:lastRenderedPageBreak/>
        <w:t>References</w:t>
      </w:r>
      <w:bookmarkEnd w:id="19"/>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0"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0"/>
    </w:p>
    <w:p w14:paraId="038E069E" w14:textId="77777777" w:rsidR="00862BD7" w:rsidRPr="00862BD7" w:rsidRDefault="00862BD7" w:rsidP="00862BD7">
      <w:pPr>
        <w:spacing w:after="0" w:line="240" w:lineRule="auto"/>
        <w:rPr>
          <w:rFonts w:ascii="Calibri" w:hAnsi="Calibri" w:cs="Calibri"/>
          <w:noProof/>
        </w:rPr>
      </w:pPr>
      <w:bookmarkStart w:id="21"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1"/>
    </w:p>
    <w:p w14:paraId="54235055" w14:textId="77777777" w:rsidR="00862BD7" w:rsidRPr="00862BD7" w:rsidRDefault="00862BD7" w:rsidP="00862BD7">
      <w:pPr>
        <w:spacing w:after="0" w:line="240" w:lineRule="auto"/>
        <w:rPr>
          <w:rFonts w:ascii="Calibri" w:hAnsi="Calibri" w:cs="Calibri"/>
          <w:noProof/>
        </w:rPr>
      </w:pPr>
      <w:bookmarkStart w:id="22"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2"/>
    </w:p>
    <w:p w14:paraId="13E3171A" w14:textId="77777777" w:rsidR="00862BD7" w:rsidRPr="00862BD7" w:rsidRDefault="00862BD7" w:rsidP="00862BD7">
      <w:pPr>
        <w:spacing w:after="0" w:line="240" w:lineRule="auto"/>
        <w:rPr>
          <w:rFonts w:ascii="Calibri" w:hAnsi="Calibri" w:cs="Calibri"/>
          <w:noProof/>
        </w:rPr>
      </w:pPr>
      <w:bookmarkStart w:id="23"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3"/>
    </w:p>
    <w:p w14:paraId="2F7FCD25" w14:textId="77777777" w:rsidR="00862BD7" w:rsidRPr="00862BD7" w:rsidRDefault="00862BD7" w:rsidP="00862BD7">
      <w:pPr>
        <w:spacing w:line="240" w:lineRule="auto"/>
        <w:rPr>
          <w:rFonts w:ascii="Calibri" w:hAnsi="Calibri" w:cs="Calibri"/>
          <w:noProof/>
        </w:rPr>
      </w:pPr>
      <w:bookmarkStart w:id="24"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4"/>
    </w:p>
    <w:p w14:paraId="428F4BF9" w14:textId="6C8EB8FD" w:rsidR="00862BD7" w:rsidRDefault="00FE439F" w:rsidP="00FE439F">
      <w:pPr>
        <w:pStyle w:val="Heading1"/>
        <w:rPr>
          <w:noProof/>
        </w:rPr>
      </w:pPr>
      <w:bookmarkStart w:id="25" w:name="_Toc448924531"/>
      <w:r>
        <w:rPr>
          <w:noProof/>
        </w:rPr>
        <w:t>Appendix A. Drug classification</w:t>
      </w:r>
      <w:bookmarkEnd w:id="25"/>
    </w:p>
    <w:p w14:paraId="2A17C289" w14:textId="736576D7" w:rsidR="00FE439F" w:rsidRPr="00FE439F" w:rsidRDefault="00FE439F" w:rsidP="00FE439F"/>
    <w:p w14:paraId="6AC531E3" w14:textId="77777777" w:rsidR="00FE439F" w:rsidRDefault="004571E6" w:rsidP="00862BD7">
      <w:pPr>
        <w:spacing w:line="240" w:lineRule="auto"/>
        <w:rPr>
          <w:rFonts w:ascii="Calibri" w:hAnsi="Calibri" w:cs="Calibri"/>
          <w:noProof/>
        </w:rPr>
      </w:pPr>
      <w:r>
        <w:rPr>
          <w:rFonts w:ascii="Calibri" w:hAnsi="Calibri" w:cs="Calibri"/>
          <w:noProof/>
        </w:rPr>
        <w:object w:dxaOrig="1551" w:dyaOrig="1004" w14:anchorId="52C15E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32775288" r:id="rId21"/>
        </w:object>
      </w:r>
    </w:p>
    <w:p w14:paraId="45E4C70A" w14:textId="4E651A28" w:rsidR="003E1AF7" w:rsidRPr="003E1AF7" w:rsidRDefault="003A4336" w:rsidP="0070625C">
      <w:r>
        <w:fldChar w:fldCharType="end"/>
      </w:r>
      <w:bookmarkStart w:id="26" w:name="_GoBack"/>
      <w:bookmarkEnd w:id="26"/>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B7F71" w14:textId="77777777" w:rsidR="00751F42" w:rsidRDefault="00751F42" w:rsidP="0074593E">
      <w:pPr>
        <w:spacing w:after="0" w:line="240" w:lineRule="auto"/>
      </w:pPr>
      <w:r>
        <w:separator/>
      </w:r>
    </w:p>
  </w:endnote>
  <w:endnote w:type="continuationSeparator" w:id="0">
    <w:p w14:paraId="66E3C235" w14:textId="77777777" w:rsidR="00751F42" w:rsidRDefault="00751F42"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4571E6">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E483F3" w14:textId="77777777" w:rsidR="00751F42" w:rsidRDefault="00751F42" w:rsidP="0074593E">
      <w:pPr>
        <w:spacing w:after="0" w:line="240" w:lineRule="auto"/>
      </w:pPr>
      <w:r>
        <w:separator/>
      </w:r>
    </w:p>
  </w:footnote>
  <w:footnote w:type="continuationSeparator" w:id="0">
    <w:p w14:paraId="0D4CC4BB" w14:textId="77777777" w:rsidR="00751F42" w:rsidRDefault="00751F42"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6"/>
  </w:num>
  <w:num w:numId="6">
    <w:abstractNumId w:val="3"/>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1E6"/>
    <w:rsid w:val="004577BF"/>
    <w:rsid w:val="0046296F"/>
    <w:rsid w:val="00471366"/>
    <w:rsid w:val="0048252B"/>
    <w:rsid w:val="00482548"/>
    <w:rsid w:val="00486483"/>
    <w:rsid w:val="00490C4E"/>
    <w:rsid w:val="00492972"/>
    <w:rsid w:val="00496346"/>
    <w:rsid w:val="00497669"/>
    <w:rsid w:val="004A6CB9"/>
    <w:rsid w:val="004B21EC"/>
    <w:rsid w:val="004C12E6"/>
    <w:rsid w:val="004C261F"/>
    <w:rsid w:val="004F3DA1"/>
    <w:rsid w:val="004F4CEB"/>
    <w:rsid w:val="00505F97"/>
    <w:rsid w:val="005120DC"/>
    <w:rsid w:val="005462D0"/>
    <w:rsid w:val="00550889"/>
    <w:rsid w:val="00554190"/>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51F42"/>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1006"/>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B217C2-0CDE-454D-8E85-DFC525CCA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4</Pages>
  <Words>2899</Words>
  <Characters>1652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73</cp:revision>
  <dcterms:created xsi:type="dcterms:W3CDTF">2015-09-08T03:06:00Z</dcterms:created>
  <dcterms:modified xsi:type="dcterms:W3CDTF">2016-08-15T12:08:00Z</dcterms:modified>
</cp:coreProperties>
</file>